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本文选取的成分股有：浦发银行、武钢股份、东风汽车、中国石化。大盘股有：中国平安、中信证券</w:t>
      </w:r>
      <w:r w:rsidR="00DC0693" w:rsidRPr="00DC0693">
        <w:rPr>
          <w:rFonts w:hint="eastAsia"/>
          <w:color w:val="auto"/>
        </w:rPr>
        <w:t>。小盘股有：上工申贝、南京化纤。</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lastRenderedPageBreak/>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w:t>
      </w:r>
      <w:r w:rsidR="003A6108" w:rsidRPr="003B6719">
        <w:rPr>
          <w:rFonts w:hint="eastAsia"/>
          <w:color w:val="000000" w:themeColor="text1"/>
        </w:rPr>
        <w:lastRenderedPageBreak/>
        <w:t>指数变化过程。</w:t>
      </w:r>
    </w:p>
    <w:p w:rsidR="009C14BC" w:rsidRDefault="00072792" w:rsidP="009C14BC">
      <w:pPr>
        <w:pStyle w:val="3-3"/>
      </w:pPr>
      <w:bookmarkStart w:id="85"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5"/>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w:t>
      </w:r>
      <w:bookmarkStart w:id="87" w:name="_GoBack"/>
      <w:bookmarkEnd w:id="87"/>
      <w:r>
        <w:rPr>
          <w:rFonts w:hint="eastAsia"/>
        </w:rPr>
        <w:t>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w:t>
      </w:r>
      <w:r w:rsidR="00073914">
        <w:rPr>
          <w:rFonts w:hint="eastAsia"/>
        </w:rPr>
        <w:lastRenderedPageBreak/>
        <w:t>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0C40E7" w:rsidRDefault="000C40E7" w:rsidP="000C40E7">
      <w:pPr>
        <w:pStyle w:val="9-"/>
      </w:pP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5C54F7" w:rsidP="005C54F7">
      <w:pPr>
        <w:pStyle w:val="9-"/>
      </w:pP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w:t>
      </w:r>
      <w:r w:rsidR="000B3E4C">
        <w:rPr>
          <w:rFonts w:hint="eastAsia"/>
        </w:rPr>
        <w:lastRenderedPageBreak/>
        <w:t>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lastRenderedPageBreak/>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A41166" w:rsidP="004B3DE8">
      <w:pPr>
        <w:pStyle w:val="2-2"/>
      </w:pPr>
      <w:bookmarkStart w:id="88" w:name="_Toc8722097"/>
      <w:r>
        <w:rPr>
          <w:rFonts w:hint="eastAsia"/>
        </w:rPr>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w:lastRenderedPageBreak/>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lastRenderedPageBreak/>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6"/>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27"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28"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29"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0"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1"/>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123B" w:rsidRDefault="0075123B" w:rsidP="006651A9">
      <w:r>
        <w:separator/>
      </w:r>
    </w:p>
  </w:endnote>
  <w:endnote w:type="continuationSeparator" w:id="0">
    <w:p w:rsidR="0075123B" w:rsidRDefault="0075123B"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123B" w:rsidRDefault="0075123B" w:rsidP="006651A9">
      <w:r>
        <w:separator/>
      </w:r>
    </w:p>
  </w:footnote>
  <w:footnote w:type="continuationSeparator" w:id="0">
    <w:p w:rsidR="0075123B" w:rsidRDefault="0075123B"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8CB"/>
    <w:rsid w:val="004A0C78"/>
    <w:rsid w:val="004B06DA"/>
    <w:rsid w:val="004B0CAD"/>
    <w:rsid w:val="004B3DE8"/>
    <w:rsid w:val="004C598D"/>
    <w:rsid w:val="004C7FC3"/>
    <w:rsid w:val="004D002E"/>
    <w:rsid w:val="004D1F78"/>
    <w:rsid w:val="004D3C8C"/>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123B"/>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en.wikipedia.org/wiki/Python_(programming_languag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yperlink" Target="https://wiki.jsswsq.com/index.php?title=Template:%E4%BA%BA%E5%B7%A5%E7%A5%9E%E7%BB%8F%E7%BD%91%E7%BB%9C%E7%9A%84%E5%9F%BA%E6%9C%AC%E7%89%B9%E6%80%A7"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30" Type="http://schemas.openxmlformats.org/officeDocument/2006/relationships/hyperlink" Target="https://en.wikipedia.org/wiki/NumPy" TargetMode="Externa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9429A250-594F-4C25-B72E-A1633239D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1</TotalTime>
  <Pages>40</Pages>
  <Words>9833</Words>
  <Characters>56050</Characters>
  <Application>Microsoft Office Word</Application>
  <DocSecurity>0</DocSecurity>
  <Lines>467</Lines>
  <Paragraphs>131</Paragraphs>
  <ScaleCrop>false</ScaleCrop>
  <Company>Win</Company>
  <LinksUpToDate>false</LinksUpToDate>
  <CharactersWithSpaces>6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91</cp:revision>
  <dcterms:created xsi:type="dcterms:W3CDTF">2016-11-11T07:27:00Z</dcterms:created>
  <dcterms:modified xsi:type="dcterms:W3CDTF">2019-05-15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